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2D6518" w:rsidP="002A5195">
      <w:pPr>
        <w:pStyle w:val="Ttulo"/>
        <w:framePr w:w="8994" w:wrap="notBeside" w:vAnchor="page" w:x="1458" w:y="1441" w:anchorLock="1"/>
      </w:pPr>
      <w:r w:rsidRPr="000F0AE1">
        <w:t xml:space="preserve">Preparation of Papers for </w:t>
      </w:r>
      <w:r w:rsidR="00123DAC">
        <w:t xml:space="preserve">the </w:t>
      </w:r>
      <w:r w:rsidRPr="000F0AE1">
        <w:t>Journal of Microwave</w:t>
      </w:r>
      <w:r w:rsidR="00DF03D7">
        <w:t>s</w:t>
      </w:r>
      <w:r w:rsidR="00B71B6D">
        <w:t xml:space="preserve">, </w:t>
      </w:r>
      <w:r w:rsidRPr="000F0AE1">
        <w:t>Optoelectronics</w:t>
      </w:r>
      <w:r w:rsidR="00B71B6D">
        <w:t xml:space="preserve"> </w:t>
      </w:r>
      <w:r w:rsidR="00E30D82">
        <w:t>and Electromagnetic Applications</w:t>
      </w:r>
    </w:p>
    <w:p w:rsidR="0022131B" w:rsidRDefault="002D6518" w:rsidP="0022131B">
      <w:pPr>
        <w:pStyle w:val="Authors"/>
        <w:framePr w:w="9026" w:wrap="notBeside" w:vAnchor="page" w:x="1441" w:y="3241" w:anchorLock="1"/>
        <w:spacing w:after="0"/>
        <w:rPr>
          <w:i/>
          <w:sz w:val="20"/>
          <w:szCs w:val="20"/>
        </w:rPr>
      </w:pPr>
      <w:r w:rsidRPr="000F0AE1">
        <w:t>First A. Author</w:t>
      </w:r>
      <w:r w:rsidR="0022131B" w:rsidRPr="0022131B">
        <w:rPr>
          <w:vertAlign w:val="superscript"/>
        </w:rPr>
        <w:t>1</w:t>
      </w:r>
      <w:r w:rsidRPr="000F0AE1">
        <w:t>, Second B. Author</w:t>
      </w:r>
      <w:r w:rsidR="0022131B" w:rsidRPr="0022131B">
        <w:rPr>
          <w:vertAlign w:val="superscript"/>
        </w:rPr>
        <w:t>2</w:t>
      </w:r>
      <w:r w:rsidRPr="000F0AE1">
        <w:t xml:space="preserve">, </w:t>
      </w:r>
      <w:r w:rsidR="0022131B" w:rsidRPr="000F0AE1">
        <w:t>Third C. Author</w:t>
      </w:r>
      <w:r w:rsidR="0022131B" w:rsidRPr="0022131B">
        <w:rPr>
          <w:vertAlign w:val="superscript"/>
        </w:rPr>
        <w:t>2</w:t>
      </w:r>
      <w:r w:rsidR="0022131B">
        <w:t>, Fourth</w:t>
      </w:r>
      <w:r w:rsidR="0022131B" w:rsidRPr="0022131B">
        <w:t xml:space="preserve"> </w:t>
      </w:r>
      <w:r w:rsidR="0022131B">
        <w:t xml:space="preserve">D. </w:t>
      </w:r>
      <w:r w:rsidR="0022131B" w:rsidRPr="000F0AE1">
        <w:t>Author</w:t>
      </w:r>
      <w:r w:rsidR="0022131B">
        <w:rPr>
          <w:vertAlign w:val="superscript"/>
        </w:rPr>
        <w:t>3</w:t>
      </w:r>
      <w:r w:rsidR="0022131B">
        <w:t xml:space="preserve"> </w:t>
      </w:r>
      <w:r w:rsidRPr="000F0AE1">
        <w:br/>
      </w:r>
      <w:r w:rsidR="0022131B" w:rsidRPr="0022131B">
        <w:rPr>
          <w:i/>
          <w:sz w:val="20"/>
          <w:szCs w:val="20"/>
          <w:vertAlign w:val="superscript"/>
        </w:rPr>
        <w:t>1</w:t>
      </w:r>
      <w:r w:rsidRPr="000F0AE1">
        <w:rPr>
          <w:i/>
          <w:sz w:val="20"/>
          <w:szCs w:val="20"/>
        </w:rPr>
        <w:t>F</w:t>
      </w:r>
      <w:r w:rsidR="006910C1">
        <w:rPr>
          <w:i/>
          <w:sz w:val="20"/>
          <w:szCs w:val="20"/>
        </w:rPr>
        <w:t>ederal University of Southern and Southeastern Pará,</w:t>
      </w:r>
      <w:r w:rsidR="0022131B" w:rsidRPr="000F0AE1">
        <w:rPr>
          <w:i/>
          <w:sz w:val="20"/>
          <w:szCs w:val="20"/>
        </w:rPr>
        <w:t xml:space="preserve"> </w:t>
      </w:r>
      <w:r w:rsidR="006910C1">
        <w:rPr>
          <w:i/>
          <w:sz w:val="20"/>
          <w:szCs w:val="20"/>
        </w:rPr>
        <w:t xml:space="preserve">Fl. 04 LT Especial, </w:t>
      </w:r>
      <w:proofErr w:type="spellStart"/>
      <w:r w:rsidR="006910C1">
        <w:rPr>
          <w:i/>
          <w:sz w:val="20"/>
          <w:szCs w:val="20"/>
        </w:rPr>
        <w:t>Marabá</w:t>
      </w:r>
      <w:proofErr w:type="spellEnd"/>
      <w:r w:rsidR="006910C1">
        <w:rPr>
          <w:i/>
          <w:sz w:val="20"/>
          <w:szCs w:val="20"/>
        </w:rPr>
        <w:t>-PA, Brazil 68505-080</w:t>
      </w:r>
      <w:r w:rsidR="0022131B" w:rsidRPr="000F0AE1">
        <w:rPr>
          <w:i/>
          <w:sz w:val="20"/>
          <w:szCs w:val="20"/>
        </w:rPr>
        <w:t xml:space="preserve"> </w:t>
      </w:r>
      <w:r w:rsidR="006910C1">
        <w:rPr>
          <w:i/>
          <w:sz w:val="20"/>
          <w:szCs w:val="20"/>
        </w:rPr>
        <w:t>{</w:t>
      </w:r>
      <w:proofErr w:type="spellStart"/>
      <w:r w:rsidR="006910C1">
        <w:rPr>
          <w:i/>
          <w:sz w:val="20"/>
          <w:szCs w:val="20"/>
        </w:rPr>
        <w:t>hugo</w:t>
      </w:r>
      <w:proofErr w:type="spellEnd"/>
      <w:r w:rsidR="006910C1">
        <w:rPr>
          <w:i/>
          <w:sz w:val="20"/>
          <w:szCs w:val="20"/>
        </w:rPr>
        <w:t xml:space="preserve">, </w:t>
      </w:r>
      <w:proofErr w:type="spellStart"/>
      <w:r w:rsidR="006910C1">
        <w:rPr>
          <w:i/>
          <w:sz w:val="20"/>
          <w:szCs w:val="20"/>
        </w:rPr>
        <w:t>marcela.alves</w:t>
      </w:r>
      <w:proofErr w:type="spellEnd"/>
      <w:r w:rsidR="006910C1">
        <w:rPr>
          <w:i/>
          <w:sz w:val="20"/>
          <w:szCs w:val="20"/>
        </w:rPr>
        <w:t>}@unifesspa.edu.br</w:t>
      </w:r>
      <w:r w:rsidR="007F4E0F" w:rsidRPr="000F0AE1">
        <w:rPr>
          <w:i/>
          <w:sz w:val="20"/>
          <w:szCs w:val="20"/>
        </w:rPr>
        <w:t xml:space="preserve">, </w:t>
      </w:r>
    </w:p>
    <w:p w:rsidR="002D6518" w:rsidRPr="000F0AE1" w:rsidRDefault="0022131B" w:rsidP="00B71B6D">
      <w:pPr>
        <w:pStyle w:val="Authors"/>
        <w:framePr w:w="9026" w:wrap="notBeside" w:vAnchor="page" w:x="1441" w:y="3241" w:anchorLock="1"/>
      </w:pPr>
      <w:r w:rsidRPr="0022131B">
        <w:rPr>
          <w:i/>
          <w:sz w:val="20"/>
          <w:szCs w:val="20"/>
          <w:vertAlign w:val="superscript"/>
        </w:rPr>
        <w:t>2</w:t>
      </w:r>
      <w:r w:rsidR="007F4E0F" w:rsidRPr="000F0AE1">
        <w:rPr>
          <w:i/>
          <w:sz w:val="20"/>
          <w:szCs w:val="20"/>
        </w:rPr>
        <w:t>S</w:t>
      </w:r>
      <w:r w:rsidR="006910C1">
        <w:rPr>
          <w:i/>
          <w:sz w:val="20"/>
          <w:szCs w:val="20"/>
        </w:rPr>
        <w:t>Federal University of Par[</w:t>
      </w:r>
      <w:proofErr w:type="spellStart"/>
      <w:r w:rsidR="007F4E0F" w:rsidRPr="000F0AE1">
        <w:rPr>
          <w:i/>
          <w:sz w:val="20"/>
          <w:szCs w:val="20"/>
        </w:rPr>
        <w:t>econd</w:t>
      </w:r>
      <w:proofErr w:type="spellEnd"/>
      <w:r w:rsidR="007F4E0F" w:rsidRPr="000F0AE1">
        <w:rPr>
          <w:i/>
          <w:sz w:val="20"/>
          <w:szCs w:val="20"/>
        </w:rPr>
        <w:t xml:space="preserve"> B. </w:t>
      </w:r>
      <w:r w:rsidRPr="000F0AE1">
        <w:rPr>
          <w:i/>
          <w:sz w:val="20"/>
          <w:szCs w:val="20"/>
        </w:rPr>
        <w:t xml:space="preserve">Author </w:t>
      </w:r>
      <w:r>
        <w:rPr>
          <w:i/>
          <w:sz w:val="20"/>
          <w:szCs w:val="20"/>
        </w:rPr>
        <w:t xml:space="preserve">and </w:t>
      </w:r>
      <w:r w:rsidRPr="000F0AE1">
        <w:rPr>
          <w:i/>
          <w:sz w:val="20"/>
          <w:szCs w:val="20"/>
        </w:rPr>
        <w:t xml:space="preserve">Third C. </w:t>
      </w:r>
      <w:r w:rsidR="007F4E0F" w:rsidRPr="000F0AE1">
        <w:rPr>
          <w:i/>
          <w:sz w:val="20"/>
          <w:szCs w:val="20"/>
        </w:rPr>
        <w:t>Author</w:t>
      </w:r>
      <w:r w:rsidR="002D6518" w:rsidRPr="000F0AE1">
        <w:rPr>
          <w:i/>
          <w:sz w:val="20"/>
          <w:szCs w:val="20"/>
        </w:rPr>
        <w:t>s</w:t>
      </w:r>
      <w:r w:rsidR="007F4E0F" w:rsidRPr="000F0AE1">
        <w:rPr>
          <w:i/>
          <w:sz w:val="20"/>
          <w:szCs w:val="20"/>
        </w:rPr>
        <w:t>´ affiliation and</w:t>
      </w:r>
      <w:r w:rsidR="002D6518" w:rsidRPr="000F0AE1">
        <w:rPr>
          <w:i/>
          <w:sz w:val="20"/>
          <w:szCs w:val="20"/>
        </w:rPr>
        <w:t xml:space="preserve"> address including e-mails</w:t>
      </w:r>
      <w:r w:rsidR="002D6518" w:rsidRPr="000F0AE1">
        <w:br/>
      </w:r>
      <w:r w:rsidRPr="0022131B">
        <w:rPr>
          <w:i/>
          <w:sz w:val="20"/>
          <w:szCs w:val="20"/>
          <w:vertAlign w:val="superscript"/>
        </w:rPr>
        <w:t>3</w:t>
      </w:r>
      <w:r>
        <w:rPr>
          <w:i/>
          <w:sz w:val="20"/>
          <w:szCs w:val="20"/>
        </w:rPr>
        <w:t>Fourth</w:t>
      </w:r>
      <w:r w:rsidR="002D6518" w:rsidRPr="000F0AE1">
        <w:rPr>
          <w:i/>
          <w:sz w:val="20"/>
          <w:szCs w:val="20"/>
        </w:rPr>
        <w:t xml:space="preserve"> </w:t>
      </w:r>
      <w:r>
        <w:rPr>
          <w:i/>
          <w:sz w:val="20"/>
          <w:szCs w:val="20"/>
        </w:rPr>
        <w:t>D</w:t>
      </w:r>
      <w:r w:rsidR="002D6518" w:rsidRPr="000F0AE1">
        <w:rPr>
          <w:i/>
          <w:sz w:val="20"/>
          <w:szCs w:val="20"/>
        </w:rPr>
        <w:t xml:space="preserve">. </w:t>
      </w:r>
      <w:r w:rsidR="007F4E0F" w:rsidRPr="000F0AE1">
        <w:rPr>
          <w:i/>
          <w:sz w:val="20"/>
          <w:szCs w:val="20"/>
        </w:rPr>
        <w:t>Author’s</w:t>
      </w:r>
      <w:r w:rsidR="002D6518" w:rsidRPr="000F0AE1">
        <w:rPr>
          <w:i/>
          <w:sz w:val="20"/>
          <w:szCs w:val="20"/>
        </w:rPr>
        <w:t xml:space="preserve"> </w:t>
      </w:r>
      <w:r w:rsidRPr="000F0AE1">
        <w:rPr>
          <w:i/>
          <w:sz w:val="20"/>
          <w:szCs w:val="20"/>
        </w:rPr>
        <w:t>affiliation and</w:t>
      </w:r>
      <w:r w:rsidR="007F4E0F" w:rsidRPr="000F0AE1">
        <w:rPr>
          <w:i/>
          <w:sz w:val="20"/>
          <w:szCs w:val="20"/>
        </w:rPr>
        <w:t xml:space="preserve"> </w:t>
      </w:r>
      <w:r w:rsidR="002D6518" w:rsidRPr="000F0AE1">
        <w:rPr>
          <w:i/>
          <w:sz w:val="20"/>
          <w:szCs w:val="20"/>
        </w:rPr>
        <w:t>address including e-mail</w:t>
      </w:r>
    </w:p>
    <w:p w:rsidR="00216B6E" w:rsidRPr="000F0AE1" w:rsidRDefault="002D6518" w:rsidP="00216B6E">
      <w:pPr>
        <w:pStyle w:val="Abstract"/>
        <w:ind w:left="1418" w:right="1246" w:firstLine="0"/>
        <w:rPr>
          <w:b w:val="0"/>
          <w:bCs w:val="0"/>
          <w:sz w:val="22"/>
          <w:szCs w:val="22"/>
        </w:rPr>
      </w:pPr>
      <w:bookmarkStart w:id="0" w:name="_GoBack"/>
      <w:r w:rsidRPr="000F0AE1">
        <w:rPr>
          <w:i/>
          <w:iCs/>
          <w:sz w:val="22"/>
          <w:szCs w:val="22"/>
        </w:rPr>
        <w:t>Abstract</w:t>
      </w:r>
      <w:r w:rsidRPr="000F0AE1">
        <w:rPr>
          <w:sz w:val="22"/>
          <w:szCs w:val="22"/>
        </w:rPr>
        <w:t>— These instructions give you guidelines for preparing papers for the Journal of Microwaves</w:t>
      </w:r>
      <w:r w:rsidR="00B74B36">
        <w:rPr>
          <w:sz w:val="22"/>
          <w:szCs w:val="22"/>
        </w:rPr>
        <w:t xml:space="preserve">, </w:t>
      </w:r>
      <w:r w:rsidRPr="000F0AE1">
        <w:rPr>
          <w:sz w:val="22"/>
          <w:szCs w:val="22"/>
        </w:rPr>
        <w:t>Optoelectronics</w:t>
      </w:r>
      <w:r w:rsidR="00B74B36">
        <w:rPr>
          <w:sz w:val="22"/>
          <w:szCs w:val="22"/>
        </w:rPr>
        <w:t xml:space="preserve"> and Electromagnetic Applications</w:t>
      </w:r>
      <w:r w:rsidR="00E30D82">
        <w:rPr>
          <w:sz w:val="22"/>
          <w:szCs w:val="22"/>
        </w:rPr>
        <w:t xml:space="preserve"> (</w:t>
      </w:r>
      <w:proofErr w:type="spellStart"/>
      <w:r w:rsidR="00E30D82">
        <w:rPr>
          <w:sz w:val="22"/>
          <w:szCs w:val="22"/>
        </w:rPr>
        <w:t>JMOe</w:t>
      </w:r>
      <w:proofErr w:type="spellEnd"/>
      <w:r w:rsidR="00B22514">
        <w:rPr>
          <w:sz w:val="22"/>
          <w:szCs w:val="22"/>
        </w:rPr>
        <w:t>)</w:t>
      </w:r>
      <w:r w:rsidRPr="000F0AE1">
        <w:rPr>
          <w:sz w:val="22"/>
          <w:szCs w:val="22"/>
        </w:rPr>
        <w:t xml:space="preserve">. Use this document as a </w:t>
      </w:r>
      <w:bookmarkEnd w:id="0"/>
      <w:r w:rsidRPr="000F0AE1">
        <w:rPr>
          <w:sz w:val="22"/>
          <w:szCs w:val="22"/>
        </w:rPr>
        <w:t>template if you are using Microsoft Word (prefer</w:t>
      </w:r>
      <w:r w:rsidR="006F6C53" w:rsidRPr="000F0AE1">
        <w:rPr>
          <w:sz w:val="22"/>
          <w:szCs w:val="22"/>
        </w:rPr>
        <w:t>able</w:t>
      </w:r>
      <w:r w:rsidRPr="000F0AE1">
        <w:rPr>
          <w:sz w:val="22"/>
          <w:szCs w:val="22"/>
        </w:rPr>
        <w:t xml:space="preserve">). Otherwise, use this document as an instruction set. </w:t>
      </w:r>
      <w:r w:rsidR="00DC296A" w:rsidRPr="000F0AE1">
        <w:rPr>
          <w:sz w:val="22"/>
          <w:szCs w:val="22"/>
        </w:rPr>
        <w:t xml:space="preserve">Each </w:t>
      </w:r>
      <w:r w:rsidR="00F36407" w:rsidRPr="000F0AE1">
        <w:rPr>
          <w:sz w:val="22"/>
          <w:szCs w:val="22"/>
        </w:rPr>
        <w:t>paper</w:t>
      </w:r>
      <w:r w:rsidR="00DC296A" w:rsidRPr="000F0AE1">
        <w:rPr>
          <w:sz w:val="22"/>
          <w:szCs w:val="22"/>
        </w:rPr>
        <w:t xml:space="preserve"> must have an abstract of about 200 words. </w:t>
      </w:r>
      <w:r w:rsidRPr="000F0AE1">
        <w:rPr>
          <w:sz w:val="22"/>
          <w:szCs w:val="22"/>
        </w:rPr>
        <w:t xml:space="preserve">Define all symbols used in the abstract. Do not </w:t>
      </w:r>
      <w:r w:rsidR="000B601A" w:rsidRPr="000F0AE1">
        <w:rPr>
          <w:sz w:val="22"/>
          <w:szCs w:val="22"/>
        </w:rPr>
        <w:t>cite references in the abstract</w:t>
      </w:r>
      <w:r w:rsidR="00120C15" w:rsidRPr="000F0AE1">
        <w:rPr>
          <w:sz w:val="22"/>
          <w:szCs w:val="22"/>
        </w:rPr>
        <w:t>.</w:t>
      </w:r>
      <w:r w:rsidR="000B601A" w:rsidRPr="000F0AE1">
        <w:rPr>
          <w:sz w:val="22"/>
          <w:szCs w:val="22"/>
        </w:rPr>
        <w:t xml:space="preserve"> </w:t>
      </w:r>
    </w:p>
    <w:p w:rsidR="002D6518" w:rsidRPr="000F0AE1" w:rsidRDefault="002D6518" w:rsidP="00216B6E">
      <w:pPr>
        <w:pStyle w:val="Abstract"/>
      </w:pPr>
      <w:r w:rsidRPr="000F0AE1">
        <w:t xml:space="preserve"> </w:t>
      </w:r>
    </w:p>
    <w:p w:rsidR="002D6518" w:rsidRPr="000F0AE1" w:rsidRDefault="002D6518" w:rsidP="002D6518">
      <w:pPr>
        <w:pStyle w:val="IndexTerms"/>
        <w:ind w:left="1418" w:right="1246" w:firstLine="0"/>
        <w:rPr>
          <w:b w:val="0"/>
        </w:rPr>
      </w:pPr>
      <w:bookmarkStart w:id="1" w:name="PointTmp"/>
      <w:r w:rsidRPr="000F0AE1">
        <w:rPr>
          <w:i/>
          <w:iCs/>
          <w:sz w:val="20"/>
          <w:szCs w:val="20"/>
        </w:rPr>
        <w:t>Index Terms</w:t>
      </w:r>
      <w:r w:rsidR="002A5195" w:rsidRPr="000F0AE1">
        <w:rPr>
          <w:sz w:val="20"/>
          <w:szCs w:val="20"/>
        </w:rPr>
        <w:t>—</w:t>
      </w:r>
      <w:r w:rsidR="002A5195" w:rsidRPr="000F0AE1">
        <w:t xml:space="preserve"> </w:t>
      </w:r>
      <w:r w:rsidRPr="000F0AE1">
        <w:rPr>
          <w:b w:val="0"/>
          <w:sz w:val="20"/>
          <w:szCs w:val="20"/>
        </w:rPr>
        <w:t>About four key words or phrases in alphabeti</w:t>
      </w:r>
      <w:r w:rsidR="002A5195" w:rsidRPr="000F0AE1">
        <w:rPr>
          <w:b w:val="0"/>
          <w:sz w:val="20"/>
          <w:szCs w:val="20"/>
        </w:rPr>
        <w:t>cal order, separated by commas</w:t>
      </w:r>
      <w:r w:rsidRPr="000F0AE1">
        <w:rPr>
          <w:b w:val="0"/>
          <w:sz w:val="20"/>
          <w:szCs w:val="20"/>
        </w:rPr>
        <w:t>.</w:t>
      </w:r>
      <w:r w:rsidRPr="000F0AE1">
        <w:rPr>
          <w:b w:val="0"/>
        </w:rPr>
        <w:t xml:space="preserve"> </w:t>
      </w:r>
    </w:p>
    <w:bookmarkEnd w:id="1"/>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w:t>
      </w:r>
      <w:r w:rsidR="00A3632E">
        <w:rPr>
          <w:sz w:val="22"/>
          <w:szCs w:val="22"/>
          <w:lang w:val="pt-BR"/>
        </w:rPr>
        <w:t>coverage</w:t>
      </w:r>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r w:rsidR="00A3632E">
        <w:rPr>
          <w:sz w:val="22"/>
          <w:szCs w:val="22"/>
          <w:lang w:val="pt-BR"/>
        </w:rPr>
        <w:t>energy consumption</w:t>
      </w:r>
      <w:r w:rsidRPr="0031445A">
        <w:rPr>
          <w:sz w:val="22"/>
          <w:szCs w:val="22"/>
          <w:lang w:val="pt-BR"/>
        </w:rPr>
        <w:t xml:space="preserve"> ou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rt-range Small Base Station (</w:t>
      </w:r>
      <w:proofErr w:type="spellStart"/>
      <w:r w:rsidRPr="0031445A">
        <w:rPr>
          <w:sz w:val="22"/>
          <w:szCs w:val="22"/>
          <w:lang w:val="pt-BR"/>
        </w:rPr>
        <w:t>SBSs</w:t>
      </w:r>
      <w:proofErr w:type="spellEnd"/>
      <w:r w:rsidRPr="0031445A">
        <w:rPr>
          <w:sz w:val="22"/>
          <w:szCs w:val="22"/>
          <w:lang w:val="pt-BR"/>
        </w:rPr>
        <w:t xml:space="preserve">)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w:t>
      </w:r>
      <w:proofErr w:type="spellStart"/>
      <w:r w:rsidRPr="0031445A">
        <w:rPr>
          <w:sz w:val="22"/>
          <w:szCs w:val="22"/>
          <w:lang w:val="pt-BR"/>
        </w:rPr>
        <w:t>SBSs</w:t>
      </w:r>
      <w:proofErr w:type="spellEnd"/>
      <w:r w:rsidRPr="0031445A">
        <w:rPr>
          <w:sz w:val="22"/>
          <w:szCs w:val="22"/>
          <w:lang w:val="pt-BR"/>
        </w:rPr>
        <w:t xml:space="preserve">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proofErr w:type="spellStart"/>
      <w:r w:rsidRPr="0031445A">
        <w:rPr>
          <w:sz w:val="22"/>
          <w:szCs w:val="22"/>
          <w:lang w:val="pt-BR"/>
        </w:rPr>
        <w:t>small</w:t>
      </w:r>
      <w:proofErr w:type="spellEnd"/>
      <w:r w:rsidRPr="0031445A">
        <w:rPr>
          <w:sz w:val="22"/>
          <w:szCs w:val="22"/>
          <w:lang w:val="pt-BR"/>
        </w:rPr>
        <w:t xml:space="preserve">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w:t>
      </w:r>
      <w:r w:rsidRPr="0031445A">
        <w:rPr>
          <w:sz w:val="22"/>
          <w:szCs w:val="22"/>
        </w:rPr>
        <w:lastRenderedPageBreak/>
        <w:t xml:space="preserve">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w:t>
      </w:r>
      <w:proofErr w:type="spellEnd"/>
      <w:r w:rsidRPr="004D46D6">
        <w:rPr>
          <w:sz w:val="22"/>
          <w:szCs w:val="22"/>
          <w:lang w:val="pt-BR"/>
        </w:rPr>
        <w:t xml:space="preserve"> a </w:t>
      </w:r>
      <w:proofErr w:type="spellStart"/>
      <w:r w:rsidRPr="004D46D6">
        <w:rPr>
          <w:sz w:val="22"/>
          <w:szCs w:val="22"/>
          <w:lang w:val="pt-BR"/>
        </w:rPr>
        <w:t>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4D46D6">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w:t>
      </w:r>
      <w:proofErr w:type="spellStart"/>
      <w:r w:rsidRPr="0031445A">
        <w:rPr>
          <w:sz w:val="22"/>
          <w:szCs w:val="22"/>
          <w:lang w:val="pt-BR"/>
        </w:rPr>
        <w:t>SBSs</w:t>
      </w:r>
      <w:proofErr w:type="spellEnd"/>
      <w:r w:rsidRPr="0031445A">
        <w:rPr>
          <w:sz w:val="22"/>
          <w:szCs w:val="22"/>
          <w:lang w:val="pt-BR"/>
        </w:rPr>
        <w:t xml:space="preserve">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w:t>
      </w:r>
      <w:proofErr w:type="spellStart"/>
      <w:r w:rsidRPr="0031445A">
        <w:rPr>
          <w:sz w:val="22"/>
          <w:szCs w:val="22"/>
          <w:lang w:val="pt-BR"/>
        </w:rPr>
        <w:t>SBSs</w:t>
      </w:r>
      <w:proofErr w:type="spellEnd"/>
      <w:r w:rsidRPr="0031445A">
        <w:rPr>
          <w:sz w:val="22"/>
          <w:szCs w:val="22"/>
          <w:lang w:val="pt-BR"/>
        </w:rPr>
        <w:t xml:space="preserve">,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w:t>
      </w:r>
      <w:proofErr w:type="spellStart"/>
      <w:r w:rsidRPr="0031445A">
        <w:rPr>
          <w:sz w:val="22"/>
          <w:szCs w:val="22"/>
          <w:lang w:val="pt-BR"/>
        </w:rPr>
        <w:t>UEs</w:t>
      </w:r>
      <w:proofErr w:type="spellEnd"/>
      <w:r w:rsidRPr="0031445A">
        <w:rPr>
          <w:sz w:val="22"/>
          <w:szCs w:val="22"/>
          <w:lang w:val="pt-BR"/>
        </w:rPr>
        <w:t xml:space="preserve">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w:t>
      </w:r>
      <w:r w:rsidRPr="0031445A">
        <w:rPr>
          <w:sz w:val="22"/>
          <w:szCs w:val="22"/>
          <w:lang w:val="pt-BR"/>
        </w:rPr>
        <w:lastRenderedPageBreak/>
        <w:t>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31445A" w:rsidP="004D46D6">
      <w:pPr>
        <w:pStyle w:val="Text"/>
        <w:numPr>
          <w:ilvl w:val="0"/>
          <w:numId w:val="5"/>
        </w:numPr>
        <w:spacing w:line="360" w:lineRule="auto"/>
        <w:rPr>
          <w:sz w:val="22"/>
          <w:szCs w:val="22"/>
          <w:lang w:val="pt-BR"/>
        </w:rPr>
      </w:pPr>
      <w:proofErr w:type="spellStart"/>
      <w:r w:rsidRPr="0031445A">
        <w:rPr>
          <w:sz w:val="22"/>
          <w:szCs w:val="22"/>
          <w:lang w:val="pt-BR"/>
        </w:rPr>
        <w:t>We</w:t>
      </w:r>
      <w:proofErr w:type="spellEnd"/>
      <w:r w:rsidRPr="0031445A">
        <w:rPr>
          <w:sz w:val="22"/>
          <w:szCs w:val="22"/>
          <w:lang w:val="pt-BR"/>
        </w:rPr>
        <w:t xml:space="preserve"> </w:t>
      </w:r>
      <w:proofErr w:type="spellStart"/>
      <w:r w:rsidRPr="0031445A">
        <w:rPr>
          <w:sz w:val="22"/>
          <w:szCs w:val="22"/>
          <w:lang w:val="pt-BR"/>
        </w:rPr>
        <w:t>develop</w:t>
      </w:r>
      <w:proofErr w:type="spellEnd"/>
      <w:r w:rsidRPr="0031445A">
        <w:rPr>
          <w:sz w:val="22"/>
          <w:szCs w:val="22"/>
          <w:lang w:val="pt-BR"/>
        </w:rPr>
        <w:t xml:space="preserve"> um abordagem </w:t>
      </w:r>
      <w:proofErr w:type="spellStart"/>
      <w:r w:rsidRPr="0031445A">
        <w:rPr>
          <w:sz w:val="22"/>
          <w:szCs w:val="22"/>
          <w:lang w:val="pt-BR"/>
        </w:rPr>
        <w:t>bio-inspirada</w:t>
      </w:r>
      <w:proofErr w:type="spellEnd"/>
      <w:r w:rsidRPr="0031445A">
        <w:rPr>
          <w:sz w:val="22"/>
          <w:szCs w:val="22"/>
          <w:lang w:val="pt-BR"/>
        </w:rPr>
        <w:t xml:space="preserve"> de </w:t>
      </w:r>
      <w:proofErr w:type="spellStart"/>
      <w:r w:rsidRPr="0031445A">
        <w:rPr>
          <w:sz w:val="22"/>
          <w:szCs w:val="22"/>
          <w:lang w:val="pt-BR"/>
        </w:rPr>
        <w:t>cell</w:t>
      </w:r>
      <w:proofErr w:type="spellEnd"/>
      <w:r w:rsidRPr="0031445A">
        <w:rPr>
          <w:sz w:val="22"/>
          <w:szCs w:val="22"/>
          <w:lang w:val="pt-BR"/>
        </w:rPr>
        <w:t xml:space="preserve"> range </w:t>
      </w:r>
      <w:proofErr w:type="spellStart"/>
      <w:r w:rsidRPr="0031445A">
        <w:rPr>
          <w:sz w:val="22"/>
          <w:szCs w:val="22"/>
          <w:lang w:val="pt-BR"/>
        </w:rPr>
        <w:t>expansion</w:t>
      </w:r>
      <w:proofErr w:type="spellEnd"/>
      <w:r w:rsidRPr="0031445A">
        <w:rPr>
          <w:sz w:val="22"/>
          <w:szCs w:val="22"/>
          <w:lang w:val="pt-BR"/>
        </w:rPr>
        <w:t xml:space="preserve"> considerando o atendimento dos requisitos específicos de tráfego dos usuário móveis e um melhor controle de balanceamento da rede. A utilização do PSO como ferramenta de otimização é utilizada para o cálculo dinâmico dos valores de bias de cada uma das </w:t>
      </w:r>
      <w:proofErr w:type="spellStart"/>
      <w:r w:rsidRPr="0031445A">
        <w:rPr>
          <w:sz w:val="22"/>
          <w:szCs w:val="22"/>
          <w:lang w:val="pt-BR"/>
        </w:rPr>
        <w:t>SBSs</w:t>
      </w:r>
      <w:proofErr w:type="spellEnd"/>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r w:rsidRPr="004D46D6">
        <w:rPr>
          <w:sz w:val="22"/>
          <w:szCs w:val="22"/>
          <w:lang w:val="pt-BR"/>
        </w:rPr>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e balanceamento de carga na rede.</w:t>
      </w:r>
    </w:p>
    <w:p w:rsidR="00DB06B6" w:rsidRPr="004D46D6" w:rsidRDefault="0031445A" w:rsidP="004D46D6">
      <w:pPr>
        <w:pStyle w:val="Text"/>
        <w:numPr>
          <w:ilvl w:val="0"/>
          <w:numId w:val="5"/>
        </w:numPr>
        <w:spacing w:line="360" w:lineRule="auto"/>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promissora aplicação para HetNets ultra densas, por conseguir níveis interessantes de </w:t>
      </w:r>
      <w:proofErr w:type="spellStart"/>
      <w:r w:rsidRPr="004D46D6">
        <w:rPr>
          <w:sz w:val="22"/>
          <w:szCs w:val="22"/>
          <w:lang w:val="pt-BR"/>
        </w:rPr>
        <w:t>atedimento</w:t>
      </w:r>
      <w:proofErr w:type="spellEnd"/>
      <w:r w:rsidRPr="004D46D6">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w:t>
      </w:r>
      <w:r w:rsidRPr="0031445A">
        <w:rPr>
          <w:sz w:val="22"/>
          <w:szCs w:val="22"/>
          <w:lang w:val="pt-BR"/>
        </w:rPr>
        <w:lastRenderedPageBreak/>
        <w:t xml:space="preserve">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A3632E"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2"/>
          </w:p>
        </w:tc>
      </w:tr>
      <w:tr w:rsidR="00FF5752" w:rsidTr="0015519D">
        <w:tc>
          <w:tcPr>
            <w:tcW w:w="8564" w:type="dxa"/>
            <w:vAlign w:val="center"/>
          </w:tcPr>
          <w:p w:rsidR="00FF5752" w:rsidRPr="00845E57" w:rsidRDefault="00A3632E"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3"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3"/>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A3632E"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4"/>
          </w:p>
        </w:tc>
      </w:tr>
      <w:tr w:rsidR="0015519D" w:rsidTr="0015519D">
        <w:tc>
          <w:tcPr>
            <w:tcW w:w="8564" w:type="dxa"/>
            <w:vAlign w:val="center"/>
          </w:tcPr>
          <w:p w:rsidR="0015519D" w:rsidRPr="00845E57" w:rsidRDefault="00A3632E"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5"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5"/>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Pr="000F0AE1">
        <w:rPr>
          <w:sz w:val="22"/>
          <w:szCs w:val="22"/>
        </w:rPr>
        <w:t>.</w:t>
      </w:r>
    </w:p>
    <w:p w:rsidR="00105B76" w:rsidRPr="000F0AE1" w:rsidRDefault="0015519D" w:rsidP="00105B76">
      <w:pPr>
        <w:pStyle w:val="Ttulo2"/>
        <w:rPr>
          <w:sz w:val="22"/>
          <w:szCs w:val="22"/>
        </w:rPr>
      </w:pPr>
      <w:r>
        <w:rPr>
          <w:sz w:val="22"/>
          <w:szCs w:val="22"/>
        </w:rPr>
        <w:lastRenderedPageBreak/>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A3632E"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A3632E"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p>
    <w:p w:rsid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proportional resource allocation scheme, which the total number of resource blocks are divided between the associated users considering their </w:t>
      </w:r>
      <w:r w:rsidR="00306793" w:rsidRPr="00B70E33">
        <w:rPr>
          <w:rFonts w:asciiTheme="majorBidi" w:hAnsiTheme="majorBidi" w:cstheme="majorBidi"/>
          <w:sz w:val="22"/>
          <w:szCs w:val="22"/>
        </w:rPr>
        <w:t>downlink</w:t>
      </w:r>
      <w:r w:rsidRPr="00B70E33">
        <w:rPr>
          <w:rFonts w:asciiTheme="majorBidi" w:hAnsiTheme="majorBidi" w:cstheme="majorBidi"/>
          <w:sz w:val="22"/>
          <w:szCs w:val="22"/>
        </w:rPr>
        <w:t xml:space="preserve"> requirement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A3632E"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d>
                  <m:dPr>
                    <m:begChr m:val="⌊"/>
                    <m:endChr m:val="⌋"/>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π</m:t>
                            </m:r>
                          </m:sub>
                          <m:sup/>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k</m:t>
                                </m:r>
                              </m:sub>
                            </m:sSub>
                          </m:e>
                        </m:nary>
                      </m:den>
                    </m:f>
                  </m:e>
                </m:d>
                <m:r>
                  <w:rPr>
                    <w:rFonts w:ascii="Cambria Math" w:hAnsi="Cambria Math"/>
                    <w:sz w:val="22"/>
                    <w:szCs w:val="22"/>
                  </w:rPr>
                  <m:t>, ∀i∈π,</m:t>
                </m: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p>
        </w:tc>
      </w:tr>
    </w:tbl>
    <w:p w:rsidR="00C238F4" w:rsidRDefault="00B70E33" w:rsidP="00C238F4">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Como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lastRenderedPageBreak/>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Set of User Equipment</w:t>
            </w:r>
          </w:p>
        </w:tc>
      </w:tr>
      <w:tr w:rsidR="0063159C" w:rsidRPr="004D46D6"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A3632E"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A3632E"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4D46D6"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4D46D6"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4D46D6" w:rsidTr="0063159C">
        <w:trPr>
          <w:jc w:val="center"/>
        </w:trPr>
        <w:tc>
          <w:tcPr>
            <w:tcW w:w="0" w:type="auto"/>
          </w:tcPr>
          <w:p w:rsidR="0063159C" w:rsidRPr="000F0AE1"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A3632E"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n of processed-to-raw-data for UE </w:t>
            </w:r>
            <m:oMath>
              <m:r>
                <w:rPr>
                  <w:rFonts w:ascii="Cambria Math" w:hAnsi="Cambria Math" w:cstheme="majorBidi"/>
                  <w:sz w:val="18"/>
                  <w:szCs w:val="18"/>
                </w:rPr>
                <m:t>i</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63159C" w:rsidP="0063159C">
            <w:pPr>
              <w:pStyle w:val="tableau"/>
              <w:snapToGrid w:val="0"/>
              <w:rPr>
                <w:sz w:val="18"/>
                <w:szCs w:val="18"/>
              </w:rPr>
            </w:pPr>
            <w:r>
              <w:rPr>
                <w:sz w:val="18"/>
                <w:szCs w:val="18"/>
              </w:rPr>
              <w:t xml:space="preserve">Amount of RBs available at BS </w:t>
            </w:r>
            <m:oMath>
              <m:r>
                <w:rPr>
                  <w:rFonts w:ascii="Cambria Math" w:hAnsi="Cambria Math" w:cstheme="majorBidi"/>
                  <w:sz w:val="18"/>
                  <w:szCs w:val="18"/>
                </w:rPr>
                <m:t>j</m:t>
              </m:r>
            </m:oMath>
          </w:p>
        </w:tc>
      </w:tr>
      <w:tr w:rsidR="0063159C" w:rsidRPr="004D46D6" w:rsidTr="0063159C">
        <w:trPr>
          <w:jc w:val="center"/>
        </w:trPr>
        <w:tc>
          <w:tcPr>
            <w:tcW w:w="0" w:type="auto"/>
            <w:tcBorders>
              <w:bottom w:val="single" w:sz="4" w:space="0" w:color="000000"/>
            </w:tcBorders>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63159C" w:rsidP="0063159C">
            <w:pPr>
              <w:pStyle w:val="tableau"/>
              <w:snapToGrid w:val="0"/>
              <w:rPr>
                <w:sz w:val="18"/>
                <w:szCs w:val="18"/>
              </w:rPr>
            </w:pPr>
            <w:r>
              <w:rPr>
                <w:sz w:val="18"/>
                <w:szCs w:val="18"/>
              </w:rPr>
              <w:t xml:space="preserve">Current load of BS </w:t>
            </w:r>
            <m:oMath>
              <m:r>
                <w:rPr>
                  <w:rFonts w:ascii="Cambria Math" w:hAnsi="Cambria Math" w:cstheme="majorBidi"/>
                  <w:sz w:val="18"/>
                  <w:szCs w:val="18"/>
                </w:rPr>
                <m:t>j</m:t>
              </m:r>
            </m:oMath>
          </w:p>
        </w:tc>
      </w:tr>
    </w:tbl>
    <w:p w:rsidR="0063159C" w:rsidRPr="0063159C" w:rsidRDefault="0063159C" w:rsidP="00C238F4">
      <w:pPr>
        <w:pStyle w:val="Text"/>
        <w:spacing w:line="360" w:lineRule="auto"/>
        <w:ind w:firstLine="204"/>
        <w:rPr>
          <w:rFonts w:asciiTheme="majorBidi" w:hAnsiTheme="majorBidi" w:cstheme="majorBidi"/>
          <w:sz w:val="22"/>
          <w:szCs w:val="22"/>
        </w:rPr>
      </w:pPr>
    </w:p>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A3632E"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6"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6"/>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A3632E"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7"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7"/>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n array 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A3632E"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0,</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8"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8"/>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elos </w:t>
      </w:r>
      <w:proofErr w:type="spellStart"/>
      <w:r w:rsidRPr="00306793">
        <w:rPr>
          <w:rFonts w:asciiTheme="majorBidi" w:hAnsiTheme="majorBidi" w:cstheme="majorBidi"/>
          <w:sz w:val="22"/>
          <w:szCs w:val="22"/>
          <w:lang w:val="pt-BR"/>
        </w:rPr>
        <w:t>UEs</w:t>
      </w:r>
      <w:proofErr w:type="spellEnd"/>
      <w:r w:rsidRPr="00306793">
        <w:rPr>
          <w:rFonts w:asciiTheme="majorBidi" w:hAnsiTheme="majorBidi" w:cstheme="majorBidi"/>
          <w:sz w:val="22"/>
          <w:szCs w:val="22"/>
          <w:lang w:val="pt-BR"/>
        </w:rPr>
        <w:t>, conforme descrita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9"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9"/>
          </w:p>
        </w:tc>
      </w:tr>
    </w:tbl>
    <w:p w:rsidR="00E56B9F" w:rsidRPr="000F0AE1" w:rsidRDefault="004257B7" w:rsidP="00E56B9F">
      <w:pPr>
        <w:pStyle w:val="Ttulo1"/>
        <w:rPr>
          <w:sz w:val="22"/>
          <w:szCs w:val="22"/>
        </w:rPr>
      </w:pPr>
      <w:r w:rsidRPr="000F0AE1">
        <w:rPr>
          <w:sz w:val="22"/>
          <w:szCs w:val="22"/>
        </w:rPr>
        <w:lastRenderedPageBreak/>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A3632E"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0"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0"/>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w:t>
      </w:r>
      <w:proofErr w:type="spellStart"/>
      <w:r w:rsidRPr="0063159C">
        <w:rPr>
          <w:sz w:val="22"/>
          <w:szCs w:val="22"/>
          <w:lang w:val="pt-BR"/>
        </w:rPr>
        <w:t>UEs</w:t>
      </w:r>
      <w:proofErr w:type="spellEnd"/>
      <w:r w:rsidRPr="0063159C">
        <w:rPr>
          <w:sz w:val="22"/>
          <w:szCs w:val="22"/>
          <w:lang w:val="pt-BR"/>
        </w:rPr>
        <w:t xml:space="preserve">,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A3632E"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p>
        </w:tc>
      </w:tr>
      <w:tr w:rsidR="009B79FE" w:rsidTr="00270D2A">
        <w:tc>
          <w:tcPr>
            <w:tcW w:w="8454" w:type="dxa"/>
            <w:vAlign w:val="center"/>
          </w:tcPr>
          <w:p w:rsidR="009B79FE" w:rsidRPr="00B70A88" w:rsidRDefault="00A3632E"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e>
                </m:nary>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p>
        </w:tc>
      </w:tr>
      <w:tr w:rsidR="009B79FE" w:rsidTr="00270D2A">
        <w:tc>
          <w:tcPr>
            <w:tcW w:w="8454" w:type="dxa"/>
            <w:vAlign w:val="center"/>
          </w:tcPr>
          <w:p w:rsidR="009B79FE" w:rsidRPr="00B70A88" w:rsidRDefault="00A3632E"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p>
        </w:tc>
      </w:tr>
    </w:tbl>
    <w:p w:rsidR="0063159C" w:rsidRPr="0063159C" w:rsidRDefault="0063159C" w:rsidP="0063159C">
      <w:pPr>
        <w:pStyle w:val="Corpodetexto"/>
        <w:spacing w:after="0" w:line="360" w:lineRule="auto"/>
        <w:ind w:firstLine="142"/>
        <w:jc w:val="both"/>
        <w:rPr>
          <w:sz w:val="22"/>
          <w:szCs w:val="22"/>
        </w:rPr>
      </w:pPr>
      <w:r w:rsidRPr="0063159C">
        <w:rPr>
          <w:sz w:val="22"/>
          <w:szCs w:val="22"/>
        </w:rPr>
        <w:t>Constraint (</w:t>
      </w:r>
      <w:hyperlink w:anchor="eq:13">
        <w:r w:rsidRPr="0063159C">
          <w:rPr>
            <w:rStyle w:val="Hyperlink"/>
            <w:sz w:val="22"/>
            <w:szCs w:val="22"/>
          </w:rPr>
          <w:t>[eq:13]</w:t>
        </w:r>
      </w:hyperlink>
      <w:r w:rsidRPr="0063159C">
        <w:rPr>
          <w:sz w:val="22"/>
          <w:szCs w:val="22"/>
        </w:rPr>
        <w:t>) guarantees that each UE is associated with at most one BS. Constraint (</w:t>
      </w:r>
      <w:hyperlink w:anchor="eq:14">
        <w:r w:rsidRPr="0063159C">
          <w:rPr>
            <w:rStyle w:val="Hyperlink"/>
            <w:sz w:val="22"/>
            <w:szCs w:val="22"/>
          </w:rPr>
          <w:t>[eq:14]</w:t>
        </w:r>
      </w:hyperlink>
      <w:r w:rsidRPr="0063159C">
        <w:rPr>
          <w:sz w:val="22"/>
          <w:szCs w:val="22"/>
        </w:rPr>
        <w:t>) ensures that the number of resource blocks used by the UEs associated with BS j is less than total number of resource blocks available by the BS j. Finally, the constraint (</w:t>
      </w:r>
      <w:hyperlink w:anchor="eq:15">
        <w:r w:rsidRPr="0063159C">
          <w:rPr>
            <w:rStyle w:val="Hyperlink"/>
            <w:sz w:val="22"/>
            <w:szCs w:val="22"/>
          </w:rPr>
          <w:t>[eq:15]</w:t>
        </w:r>
      </w:hyperlink>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63159C" w:rsidRPr="0063159C" w:rsidRDefault="0063159C" w:rsidP="0063159C">
      <w:pPr>
        <w:pStyle w:val="Corpodetexto"/>
        <w:widowControl/>
        <w:spacing w:after="0" w:line="360" w:lineRule="auto"/>
        <w:ind w:firstLine="142"/>
        <w:jc w:val="both"/>
        <w:rPr>
          <w:sz w:val="22"/>
          <w:szCs w:val="22"/>
          <w:lang w:eastAsia="pt-BR"/>
        </w:rPr>
      </w:pP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B70E33" w:rsidRPr="004D46D6" w:rsidRDefault="00CD1A8A" w:rsidP="00B70E33">
      <w:pPr>
        <w:widowControl w:val="0"/>
        <w:autoSpaceDE w:val="0"/>
        <w:autoSpaceDN w:val="0"/>
        <w:adjustRightInd w:val="0"/>
        <w:ind w:left="640" w:hanging="640"/>
        <w:rPr>
          <w:noProof/>
          <w:sz w:val="18"/>
          <w:lang w:val="en-US"/>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B70E33" w:rsidRPr="004D46D6">
        <w:rPr>
          <w:noProof/>
          <w:sz w:val="18"/>
          <w:lang w:val="en-US"/>
        </w:rPr>
        <w:t>[1]</w:t>
      </w:r>
      <w:r w:rsidR="00B70E33" w:rsidRPr="004D46D6">
        <w:rPr>
          <w:noProof/>
          <w:sz w:val="18"/>
          <w:lang w:val="en-US"/>
        </w:rPr>
        <w:tab/>
        <w:t>C. Visual and N. Index, “Cisco Visual Networking Index : Global Mobile Data Traffic Forecast , 2017 – 2022,”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w:t>
      </w:r>
      <w:r w:rsidRPr="004D46D6">
        <w:rPr>
          <w:noProof/>
          <w:sz w:val="18"/>
          <w:lang w:val="en-US"/>
        </w:rPr>
        <w:tab/>
        <w:t xml:space="preserve">R. Vannithamby and S. Talwar, “Introduction,” in </w:t>
      </w:r>
      <w:r w:rsidRPr="004D46D6">
        <w:rPr>
          <w:i/>
          <w:iCs/>
          <w:noProof/>
          <w:sz w:val="18"/>
          <w:lang w:val="en-US"/>
        </w:rPr>
        <w:t>Towards 5G: Applications, Requirements and Candidate Technologies</w:t>
      </w:r>
      <w:r w:rsidRPr="004D46D6">
        <w:rPr>
          <w:noProof/>
          <w:sz w:val="18"/>
          <w:lang w:val="en-US"/>
        </w:rPr>
        <w:t>, Wiley, 2017.</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3]</w:t>
      </w:r>
      <w:r w:rsidRPr="004D46D6">
        <w:rPr>
          <w:noProof/>
          <w:sz w:val="18"/>
          <w:lang w:val="en-US"/>
        </w:rPr>
        <w:tab/>
        <w:t xml:space="preserve">A. Osseiran </w:t>
      </w:r>
      <w:r w:rsidRPr="004D46D6">
        <w:rPr>
          <w:i/>
          <w:iCs/>
          <w:noProof/>
          <w:sz w:val="18"/>
          <w:lang w:val="en-US"/>
        </w:rPr>
        <w:t>et al.</w:t>
      </w:r>
      <w:r w:rsidRPr="004D46D6">
        <w:rPr>
          <w:noProof/>
          <w:sz w:val="18"/>
          <w:lang w:val="en-US"/>
        </w:rPr>
        <w:t xml:space="preserve">, “Scenarios for 5G mobile and wireless communications: The vision of the METIS project,” </w:t>
      </w:r>
      <w:r w:rsidRPr="004D46D6">
        <w:rPr>
          <w:i/>
          <w:iCs/>
          <w:noProof/>
          <w:sz w:val="18"/>
          <w:lang w:val="en-US"/>
        </w:rPr>
        <w:t>IEEE Commun. Mag.</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4]</w:t>
      </w:r>
      <w:r w:rsidRPr="004D46D6">
        <w:rPr>
          <w:noProof/>
          <w:sz w:val="18"/>
          <w:lang w:val="en-US"/>
        </w:rPr>
        <w:tab/>
        <w:t xml:space="preserve">A. J. Fehske, I. Viering, J. Voigt, C. Sartori, S. Redana, and G. P. Fettweis, “Small-cell self-organizing wireless networks,” </w:t>
      </w:r>
      <w:r w:rsidRPr="004D46D6">
        <w:rPr>
          <w:i/>
          <w:iCs/>
          <w:noProof/>
          <w:sz w:val="18"/>
          <w:lang w:val="en-US"/>
        </w:rPr>
        <w:t>Proc. IEEE</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5]</w:t>
      </w:r>
      <w:r w:rsidRPr="004D46D6">
        <w:rPr>
          <w:noProof/>
          <w:sz w:val="18"/>
          <w:lang w:val="en-US"/>
        </w:rPr>
        <w:tab/>
        <w:t xml:space="preserve">G. Hattab and D. Cabric, “Rate-Based Cell Range Expansion for Downlink Massive MIMO Heterogeneous Networks,” </w:t>
      </w:r>
      <w:r w:rsidRPr="004D46D6">
        <w:rPr>
          <w:i/>
          <w:iCs/>
          <w:noProof/>
          <w:sz w:val="18"/>
          <w:lang w:val="en-US"/>
        </w:rPr>
        <w:t>IEEE Wirel. Commun. Lett.</w:t>
      </w:r>
      <w:r w:rsidRPr="004D46D6">
        <w:rPr>
          <w:noProof/>
          <w:sz w:val="18"/>
          <w:lang w:val="en-US"/>
        </w:rPr>
        <w:t>, vol. 7, no. 3, pp. 296–299, Jun.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6]</w:t>
      </w:r>
      <w:r w:rsidRPr="004D46D6">
        <w:rPr>
          <w:noProof/>
          <w:sz w:val="18"/>
          <w:lang w:val="en-US"/>
        </w:rPr>
        <w:tab/>
        <w:t xml:space="preserve">D. Liu </w:t>
      </w:r>
      <w:r w:rsidRPr="004D46D6">
        <w:rPr>
          <w:i/>
          <w:iCs/>
          <w:noProof/>
          <w:sz w:val="18"/>
          <w:lang w:val="en-US"/>
        </w:rPr>
        <w:t>et al.</w:t>
      </w:r>
      <w:r w:rsidRPr="004D46D6">
        <w:rPr>
          <w:noProof/>
          <w:sz w:val="18"/>
          <w:lang w:val="en-US"/>
        </w:rPr>
        <w:t xml:space="preserve">, “User Association in 5G Networks: A Survey and an Outlook,” </w:t>
      </w:r>
      <w:r w:rsidRPr="004D46D6">
        <w:rPr>
          <w:i/>
          <w:iCs/>
          <w:noProof/>
          <w:sz w:val="18"/>
          <w:lang w:val="en-US"/>
        </w:rPr>
        <w:t>IEEE Communications Surveys and Tutorials</w:t>
      </w:r>
      <w:r w:rsidRPr="004D46D6">
        <w:rPr>
          <w:noProof/>
          <w:sz w:val="18"/>
          <w:lang w:val="en-US"/>
        </w:rPr>
        <w:t>. 2016.</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7]</w:t>
      </w:r>
      <w:r w:rsidRPr="004D46D6">
        <w:rPr>
          <w:noProof/>
          <w:sz w:val="18"/>
          <w:lang w:val="en-US"/>
        </w:rPr>
        <w:tab/>
        <w:t xml:space="preserve">A. Damnjanovic </w:t>
      </w:r>
      <w:r w:rsidRPr="004D46D6">
        <w:rPr>
          <w:i/>
          <w:iCs/>
          <w:noProof/>
          <w:sz w:val="18"/>
          <w:lang w:val="en-US"/>
        </w:rPr>
        <w:t>et al.</w:t>
      </w:r>
      <w:r w:rsidRPr="004D46D6">
        <w:rPr>
          <w:noProof/>
          <w:sz w:val="18"/>
          <w:lang w:val="en-US"/>
        </w:rPr>
        <w:t xml:space="preserve">, “A survey on 3GPP heterogeneous networks,” </w:t>
      </w:r>
      <w:r w:rsidRPr="004D46D6">
        <w:rPr>
          <w:i/>
          <w:iCs/>
          <w:noProof/>
          <w:sz w:val="18"/>
          <w:lang w:val="en-US"/>
        </w:rPr>
        <w:t>IEEE Wirel. Commun.</w:t>
      </w:r>
      <w:r w:rsidRPr="004D46D6">
        <w:rPr>
          <w:noProof/>
          <w:sz w:val="18"/>
          <w:lang w:val="en-US"/>
        </w:rPr>
        <w:t>, 2011.</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8]</w:t>
      </w:r>
      <w:r w:rsidRPr="004D46D6">
        <w:rPr>
          <w:noProof/>
          <w:sz w:val="18"/>
          <w:lang w:val="en-US"/>
        </w:rPr>
        <w:tab/>
        <w:t xml:space="preserve">D. López-Pérez, I. Güvenç, G. De La Roche, M. Kountouris, T. Q. S. Quek, and J. Zhang, “Enhanced intercell interference coordination challenges in heterogeneous networks,” </w:t>
      </w:r>
      <w:r w:rsidRPr="004D46D6">
        <w:rPr>
          <w:i/>
          <w:iCs/>
          <w:noProof/>
          <w:sz w:val="18"/>
          <w:lang w:val="en-US"/>
        </w:rPr>
        <w:t>IEEE Wirel. Commun.</w:t>
      </w:r>
      <w:r w:rsidRPr="004D46D6">
        <w:rPr>
          <w:noProof/>
          <w:sz w:val="18"/>
          <w:lang w:val="en-US"/>
        </w:rPr>
        <w:t>, 2011.</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9]</w:t>
      </w:r>
      <w:r w:rsidRPr="004D46D6">
        <w:rPr>
          <w:noProof/>
          <w:sz w:val="18"/>
          <w:lang w:val="en-US"/>
        </w:rPr>
        <w:tab/>
        <w:t xml:space="preserve">X. Dong, F.-C. Zheng, X. Zhu, and J. Luo, “HetNets with Range Expansion: Local Delay and Energy Efficiency Optimization,” </w:t>
      </w:r>
      <w:r w:rsidRPr="004D46D6">
        <w:rPr>
          <w:i/>
          <w:iCs/>
          <w:noProof/>
          <w:sz w:val="18"/>
          <w:lang w:val="en-US"/>
        </w:rPr>
        <w:t>IEEE Trans. Veh. Technol.</w:t>
      </w:r>
      <w:r w:rsidRPr="004D46D6">
        <w:rPr>
          <w:noProof/>
          <w:sz w:val="18"/>
          <w:lang w:val="en-US"/>
        </w:rPr>
        <w:t>,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0]</w:t>
      </w:r>
      <w:r w:rsidRPr="004D46D6">
        <w:rPr>
          <w:noProof/>
          <w:sz w:val="18"/>
          <w:lang w:val="en-US"/>
        </w:rPr>
        <w:tab/>
        <w:t xml:space="preserve">X. Wang, X. Li, and V. C. M. Leung, “Artificial intelligence-based techniques for emerging heterogeneous network: State of the arts, opportunities, and challenges,” </w:t>
      </w:r>
      <w:r w:rsidRPr="004D46D6">
        <w:rPr>
          <w:i/>
          <w:iCs/>
          <w:noProof/>
          <w:sz w:val="18"/>
          <w:lang w:val="en-US"/>
        </w:rPr>
        <w:t>IEEE Access</w:t>
      </w:r>
      <w:r w:rsidRPr="004D46D6">
        <w:rPr>
          <w:noProof/>
          <w:sz w:val="18"/>
          <w:lang w:val="en-US"/>
        </w:rPr>
        <w:t>, 2015.</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1]</w:t>
      </w:r>
      <w:r w:rsidRPr="004D46D6">
        <w:rPr>
          <w:noProof/>
          <w:sz w:val="18"/>
          <w:lang w:val="en-US"/>
        </w:rPr>
        <w:tab/>
        <w:t xml:space="preserve">O. G. Aliu, A. Imran, M. A. Imran, and B. Evans, “A survey of self organisation in future cellular networks,” </w:t>
      </w:r>
      <w:r w:rsidRPr="004D46D6">
        <w:rPr>
          <w:i/>
          <w:iCs/>
          <w:noProof/>
          <w:sz w:val="18"/>
          <w:lang w:val="en-US"/>
        </w:rPr>
        <w:t xml:space="preserve">IEEE </w:t>
      </w:r>
      <w:r w:rsidRPr="004D46D6">
        <w:rPr>
          <w:i/>
          <w:iCs/>
          <w:noProof/>
          <w:sz w:val="18"/>
          <w:lang w:val="en-US"/>
        </w:rPr>
        <w:lastRenderedPageBreak/>
        <w:t>Communications Surveys and Tutorials</w:t>
      </w:r>
      <w:r w:rsidRPr="004D46D6">
        <w:rPr>
          <w:noProof/>
          <w:sz w:val="18"/>
          <w:lang w:val="en-US"/>
        </w:rPr>
        <w:t>. 201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2]</w:t>
      </w:r>
      <w:r w:rsidRPr="004D46D6">
        <w:rPr>
          <w:noProof/>
          <w:sz w:val="18"/>
          <w:lang w:val="en-US"/>
        </w:rPr>
        <w:tab/>
        <w:t xml:space="preserve">Z. S. Zhang, W. Huangfu, K. P. Long, X. Zhang, X. Y. Liu, and B. Zhong, “On the designing principles and optimization approaches of bio-inspired self-organized network: A survey,” </w:t>
      </w:r>
      <w:r w:rsidRPr="004D46D6">
        <w:rPr>
          <w:i/>
          <w:iCs/>
          <w:noProof/>
          <w:sz w:val="18"/>
          <w:lang w:val="en-US"/>
        </w:rPr>
        <w:t>Science China Information Sciences</w:t>
      </w:r>
      <w:r w:rsidRPr="004D46D6">
        <w:rPr>
          <w:noProof/>
          <w:sz w:val="18"/>
          <w:lang w:val="en-US"/>
        </w:rPr>
        <w:t>. 201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3]</w:t>
      </w:r>
      <w:r w:rsidRPr="004D46D6">
        <w:rPr>
          <w:noProof/>
          <w:sz w:val="18"/>
          <w:lang w:val="en-US"/>
        </w:rPr>
        <w:tab/>
        <w:t xml:space="preserve">Z. Zhang, K. Long, J. Wang, and F. Dressler, “On swarm intelligence inspired self-organized networking: Its bionic mechanisms, designing principles and optimization approaches,” </w:t>
      </w:r>
      <w:r w:rsidRPr="004D46D6">
        <w:rPr>
          <w:i/>
          <w:iCs/>
          <w:noProof/>
          <w:sz w:val="18"/>
          <w:lang w:val="en-US"/>
        </w:rPr>
        <w:t>IEEE Commun. Surv. Tutorials</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4]</w:t>
      </w:r>
      <w:r w:rsidRPr="004D46D6">
        <w:rPr>
          <w:noProof/>
          <w:sz w:val="18"/>
          <w:lang w:val="en-US"/>
        </w:rPr>
        <w:tab/>
        <w:t xml:space="preserve">W. Wang, X. Wu, L. Xie, and S. Lu, “Femto-matching: Efficient traffic offloading in heterogeneous cellular networks,” in </w:t>
      </w:r>
      <w:r w:rsidRPr="004D46D6">
        <w:rPr>
          <w:i/>
          <w:iCs/>
          <w:noProof/>
          <w:sz w:val="18"/>
          <w:lang w:val="en-US"/>
        </w:rPr>
        <w:t>Proceedings - IEEE INFOCOM</w:t>
      </w:r>
      <w:r w:rsidRPr="004D46D6">
        <w:rPr>
          <w:noProof/>
          <w:sz w:val="18"/>
          <w:lang w:val="en-US"/>
        </w:rPr>
        <w:t>, 2015, vol. 26, pp. 325–33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5]</w:t>
      </w:r>
      <w:r w:rsidRPr="004D46D6">
        <w:rPr>
          <w:noProof/>
          <w:sz w:val="18"/>
          <w:lang w:val="en-US"/>
        </w:rPr>
        <w:tab/>
        <w:t xml:space="preserve">M. Shojafar, L. Chiaraviglio, N. Blefari-Melazzi, and S. Salsano, “P5G: A Bio-Inspired Algorithm for the Superfluid Management of 5G Networks,” in </w:t>
      </w:r>
      <w:r w:rsidRPr="004D46D6">
        <w:rPr>
          <w:i/>
          <w:iCs/>
          <w:noProof/>
          <w:sz w:val="18"/>
          <w:lang w:val="en-US"/>
        </w:rPr>
        <w:t>2017 IEEE Global Communications Conference, GLOBECOM 2017 - Proceedings</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6]</w:t>
      </w:r>
      <w:r w:rsidRPr="004D46D6">
        <w:rPr>
          <w:noProof/>
          <w:sz w:val="18"/>
          <w:lang w:val="en-US"/>
        </w:rPr>
        <w:tab/>
        <w:t xml:space="preserve">T. M. Shami, D. Grace, and A. Burr, “Load Balancing and Control Using Particle Swarm Optimisation in 5G Heterogeneous Networks,” in </w:t>
      </w:r>
      <w:r w:rsidRPr="004D46D6">
        <w:rPr>
          <w:i/>
          <w:iCs/>
          <w:noProof/>
          <w:sz w:val="18"/>
          <w:lang w:val="en-US"/>
        </w:rPr>
        <w:t>2018 European Conference on Networks and Communications, EuCNC 2018</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7]</w:t>
      </w:r>
      <w:r w:rsidRPr="004D46D6">
        <w:rPr>
          <w:noProof/>
          <w:sz w:val="18"/>
          <w:lang w:val="en-US"/>
        </w:rPr>
        <w:tab/>
        <w:t xml:space="preserve">H. Ramazanali, A. Mesodiakaki, A. Vinel, and C. Verikoukis, “Survey of user association in 5G HetNets,” in </w:t>
      </w:r>
      <w:r w:rsidRPr="004D46D6">
        <w:rPr>
          <w:i/>
          <w:iCs/>
          <w:noProof/>
          <w:sz w:val="18"/>
          <w:lang w:val="en-US"/>
        </w:rPr>
        <w:t>2016 8th IEEE Latin-American Conference on Communications (LATINCOM)</w:t>
      </w:r>
      <w:r w:rsidRPr="004D46D6">
        <w:rPr>
          <w:noProof/>
          <w:sz w:val="18"/>
          <w:lang w:val="en-US"/>
        </w:rPr>
        <w:t>, 2016, pp. 1–6.</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8]</w:t>
      </w:r>
      <w:r w:rsidRPr="004D46D6">
        <w:rPr>
          <w:noProof/>
          <w:sz w:val="18"/>
          <w:lang w:val="en-US"/>
        </w:rPr>
        <w:tab/>
        <w:t xml:space="preserve">M. Elkourdi, A. Mazin, and R. D. Gitlin, “Towards Low Latency in 5G HetNets: A Bayesian Cell Selection/User Association Approach,” in </w:t>
      </w:r>
      <w:r w:rsidRPr="004D46D6">
        <w:rPr>
          <w:i/>
          <w:iCs/>
          <w:noProof/>
          <w:sz w:val="18"/>
          <w:lang w:val="en-US"/>
        </w:rPr>
        <w:t>IEEE 5G World Forum, 5GWF 2018 - Conference Proceedings</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9]</w:t>
      </w:r>
      <w:r w:rsidRPr="004D46D6">
        <w:rPr>
          <w:noProof/>
          <w:sz w:val="18"/>
          <w:lang w:val="en-US"/>
        </w:rPr>
        <w:tab/>
        <w:t xml:space="preserve">W. K. Lai and J.-K. Liu, “Cell Selection and Resource Allocation in LTE-Advanced Heterogeneous Networks,” </w:t>
      </w:r>
      <w:r w:rsidRPr="004D46D6">
        <w:rPr>
          <w:i/>
          <w:iCs/>
          <w:noProof/>
          <w:sz w:val="18"/>
          <w:lang w:val="en-US"/>
        </w:rPr>
        <w:t>IEEE Access</w:t>
      </w:r>
      <w:r w:rsidRPr="004D46D6">
        <w:rPr>
          <w:noProof/>
          <w:sz w:val="18"/>
          <w:lang w:val="en-US"/>
        </w:rPr>
        <w:t>, vol. PP, p. 1,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0]</w:t>
      </w:r>
      <w:r w:rsidRPr="004D46D6">
        <w:rPr>
          <w:noProof/>
          <w:sz w:val="18"/>
          <w:lang w:val="en-US"/>
        </w:rPr>
        <w:tab/>
        <w:t xml:space="preserve">K. M. Nasr and K. Moessner, “Knapsack Optimisation Versus Cell Range Expansion for Mobility Load Balancing in Dense Small Cells,” in </w:t>
      </w:r>
      <w:r w:rsidRPr="004D46D6">
        <w:rPr>
          <w:i/>
          <w:iCs/>
          <w:noProof/>
          <w:sz w:val="18"/>
          <w:lang w:val="en-US"/>
        </w:rPr>
        <w:t>2018 European Conference on Networks and Communications (EuCNC)</w:t>
      </w:r>
      <w:r w:rsidRPr="004D46D6">
        <w:rPr>
          <w:noProof/>
          <w:sz w:val="18"/>
          <w:lang w:val="en-US"/>
        </w:rPr>
        <w:t>, 2018, pp. 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1]</w:t>
      </w:r>
      <w:r w:rsidRPr="004D46D6">
        <w:rPr>
          <w:noProof/>
          <w:sz w:val="18"/>
          <w:lang w:val="en-US"/>
        </w:rPr>
        <w:tab/>
        <w:t xml:space="preserve">A. Shaverdian, J. Ghimire, and C. Rosenberg, “Simple and efficient network-aware user association rules for heterogeneous networks,” </w:t>
      </w:r>
      <w:r w:rsidRPr="004D46D6">
        <w:rPr>
          <w:i/>
          <w:iCs/>
          <w:noProof/>
          <w:sz w:val="18"/>
          <w:lang w:val="en-US"/>
        </w:rPr>
        <w:t>Comput. Networks</w:t>
      </w:r>
      <w:r w:rsidRPr="004D46D6">
        <w:rPr>
          <w:noProof/>
          <w:sz w:val="18"/>
          <w:lang w:val="en-US"/>
        </w:rPr>
        <w:t>, vol. 156, pp. 20–32,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2]</w:t>
      </w:r>
      <w:r w:rsidRPr="004D46D6">
        <w:rPr>
          <w:noProof/>
          <w:sz w:val="18"/>
          <w:lang w:val="en-US"/>
        </w:rPr>
        <w:tab/>
        <w:t xml:space="preserve">H. S. Jo, Y. J. Sang, P. Xia, and J. G. Andrews, “Heterogeneous cellular networks with flexible cell association: A comprehensive downlink SINR analysis,” </w:t>
      </w:r>
      <w:r w:rsidRPr="004D46D6">
        <w:rPr>
          <w:i/>
          <w:iCs/>
          <w:noProof/>
          <w:sz w:val="18"/>
          <w:lang w:val="en-US"/>
        </w:rPr>
        <w:t>IEEE Trans. Wirel. Commun.</w:t>
      </w:r>
      <w:r w:rsidRPr="004D46D6">
        <w:rPr>
          <w:noProof/>
          <w:sz w:val="18"/>
          <w:lang w:val="en-US"/>
        </w:rPr>
        <w:t>, 2012.</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3]</w:t>
      </w:r>
      <w:r w:rsidRPr="004D46D6">
        <w:rPr>
          <w:noProof/>
          <w:sz w:val="18"/>
          <w:lang w:val="en-US"/>
        </w:rPr>
        <w:tab/>
        <w:t xml:space="preserve">K. Da Costa Silva, Z. Becvar, and C. R. L. Frances, “Adaptive Hysteresis Margin Based on Fuzzy Logic for Handover in Mobile Networks with Dense Small Cells,” </w:t>
      </w:r>
      <w:r w:rsidRPr="004D46D6">
        <w:rPr>
          <w:i/>
          <w:iCs/>
          <w:noProof/>
          <w:sz w:val="18"/>
          <w:lang w:val="en-US"/>
        </w:rPr>
        <w:t>IEEE Access</w:t>
      </w:r>
      <w:r w:rsidRPr="004D46D6">
        <w:rPr>
          <w:noProof/>
          <w:sz w:val="18"/>
          <w:lang w:val="en-US"/>
        </w:rPr>
        <w:t>, 2018.</w:t>
      </w:r>
    </w:p>
    <w:p w:rsidR="00B70E33" w:rsidRPr="00B70E33" w:rsidRDefault="00B70E33" w:rsidP="00B70E33">
      <w:pPr>
        <w:widowControl w:val="0"/>
        <w:autoSpaceDE w:val="0"/>
        <w:autoSpaceDN w:val="0"/>
        <w:adjustRightInd w:val="0"/>
        <w:ind w:left="640" w:hanging="640"/>
        <w:rPr>
          <w:noProof/>
          <w:sz w:val="18"/>
        </w:rPr>
      </w:pPr>
      <w:r w:rsidRPr="004D46D6">
        <w:rPr>
          <w:noProof/>
          <w:sz w:val="18"/>
          <w:lang w:val="en-US"/>
        </w:rPr>
        <w:t>[24]</w:t>
      </w:r>
      <w:r w:rsidRPr="004D46D6">
        <w:rPr>
          <w:noProof/>
          <w:sz w:val="18"/>
          <w:lang w:val="en-US"/>
        </w:rPr>
        <w:tab/>
        <w:t xml:space="preserve">J. Sangiamwong, Y. Saito, N. Miki, T. Abe, S. Nagata, and Y. Okumura, “Investigation on Cell Selection Methods Associated with Inter-cell Interference Coordination in Heterogeneous Networks for LTE-Advanced Downlink,” </w:t>
      </w:r>
      <w:r w:rsidRPr="004D46D6">
        <w:rPr>
          <w:i/>
          <w:iCs/>
          <w:noProof/>
          <w:sz w:val="18"/>
          <w:lang w:val="en-US"/>
        </w:rPr>
        <w:t xml:space="preserve">Wirel. </w:t>
      </w:r>
      <w:r w:rsidRPr="00B70E33">
        <w:rPr>
          <w:i/>
          <w:iCs/>
          <w:noProof/>
          <w:sz w:val="18"/>
        </w:rPr>
        <w:t>Conf. 2011 - Sustain. Wirel. Technol. (European Wireless), 11th Eur.</w:t>
      </w:r>
      <w:r w:rsidRPr="00B70E33">
        <w:rPr>
          <w:noProof/>
          <w:sz w:val="18"/>
        </w:rPr>
        <w:t>, 2011.</w:t>
      </w:r>
    </w:p>
    <w:p w:rsidR="00CD1A8A" w:rsidRPr="00CD1A8A" w:rsidRDefault="00CD1A8A" w:rsidP="00B70E33">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8"/>
      <w:headerReference w:type="default" r:id="rId9"/>
      <w:footerReference w:type="even" r:id="rId10"/>
      <w:footerReference w:type="defaul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6E39" w:rsidRDefault="00EC6E39">
      <w:r>
        <w:separator/>
      </w:r>
    </w:p>
  </w:endnote>
  <w:endnote w:type="continuationSeparator" w:id="0">
    <w:p w:rsidR="00EC6E39" w:rsidRDefault="00EC6E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Default="00A3632E"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3632E" w:rsidRDefault="00A3632E"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A3632E" w:rsidRPr="004D46D6" w:rsidTr="00A50C30">
      <w:tc>
        <w:tcPr>
          <w:tcW w:w="4081" w:type="dxa"/>
          <w:tcMar>
            <w:left w:w="0" w:type="dxa"/>
            <w:right w:w="0" w:type="dxa"/>
          </w:tcMar>
          <w:vAlign w:val="center"/>
        </w:tcPr>
        <w:p w:rsidR="00A3632E" w:rsidRPr="00785C1F" w:rsidRDefault="00A3632E"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A3632E" w:rsidRPr="00785C1F" w:rsidRDefault="00A3632E"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A3632E" w:rsidRPr="00785C1F" w:rsidTr="00A50C30">
      <w:tc>
        <w:tcPr>
          <w:tcW w:w="4081" w:type="dxa"/>
          <w:tcMar>
            <w:left w:w="0" w:type="dxa"/>
            <w:right w:w="0" w:type="dxa"/>
          </w:tcMar>
          <w:vAlign w:val="center"/>
        </w:tcPr>
        <w:p w:rsidR="00A3632E" w:rsidRPr="00785C1F" w:rsidRDefault="00A3632E"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A3632E" w:rsidRPr="00785C1F" w:rsidRDefault="00A3632E"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A3632E" w:rsidRPr="00785C1F" w:rsidRDefault="00A3632E"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A3632E" w:rsidRDefault="00A3632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6E39" w:rsidRDefault="00EC6E39">
      <w:r>
        <w:separator/>
      </w:r>
    </w:p>
  </w:footnote>
  <w:footnote w:type="continuationSeparator" w:id="0">
    <w:p w:rsidR="00EC6E39" w:rsidRDefault="00EC6E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Default="00A3632E"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3632E" w:rsidRDefault="00A3632E"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Pr="004D46D6" w:rsidRDefault="00A3632E"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A3632E" w:rsidRPr="002D6518" w:rsidRDefault="00A3632E"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21E40"/>
    <w:rsid w:val="0006783C"/>
    <w:rsid w:val="00085625"/>
    <w:rsid w:val="000B601A"/>
    <w:rsid w:val="000B70DA"/>
    <w:rsid w:val="000F0AE1"/>
    <w:rsid w:val="00102929"/>
    <w:rsid w:val="00105B76"/>
    <w:rsid w:val="00107DCA"/>
    <w:rsid w:val="00107FEA"/>
    <w:rsid w:val="00120C15"/>
    <w:rsid w:val="00123DAC"/>
    <w:rsid w:val="0015519D"/>
    <w:rsid w:val="0016419D"/>
    <w:rsid w:val="00174976"/>
    <w:rsid w:val="00175AC1"/>
    <w:rsid w:val="001802CA"/>
    <w:rsid w:val="001B4E7C"/>
    <w:rsid w:val="001C18AD"/>
    <w:rsid w:val="001F679A"/>
    <w:rsid w:val="00216B6E"/>
    <w:rsid w:val="0022131B"/>
    <w:rsid w:val="00235978"/>
    <w:rsid w:val="002426B3"/>
    <w:rsid w:val="00243942"/>
    <w:rsid w:val="00255A39"/>
    <w:rsid w:val="00270D2A"/>
    <w:rsid w:val="002A4808"/>
    <w:rsid w:val="002A5195"/>
    <w:rsid w:val="002D35F4"/>
    <w:rsid w:val="002D6518"/>
    <w:rsid w:val="002E530F"/>
    <w:rsid w:val="002F0879"/>
    <w:rsid w:val="002F42B6"/>
    <w:rsid w:val="00306793"/>
    <w:rsid w:val="0031445A"/>
    <w:rsid w:val="0036274A"/>
    <w:rsid w:val="003727EC"/>
    <w:rsid w:val="00375C36"/>
    <w:rsid w:val="00382C10"/>
    <w:rsid w:val="003836C5"/>
    <w:rsid w:val="003A0271"/>
    <w:rsid w:val="003B29DC"/>
    <w:rsid w:val="003E36E3"/>
    <w:rsid w:val="003F069E"/>
    <w:rsid w:val="00404726"/>
    <w:rsid w:val="00421A5D"/>
    <w:rsid w:val="00424A1E"/>
    <w:rsid w:val="004257B7"/>
    <w:rsid w:val="004704DA"/>
    <w:rsid w:val="00470844"/>
    <w:rsid w:val="00480230"/>
    <w:rsid w:val="004A06DA"/>
    <w:rsid w:val="004B2BCB"/>
    <w:rsid w:val="004C02BF"/>
    <w:rsid w:val="004D148A"/>
    <w:rsid w:val="004D46D6"/>
    <w:rsid w:val="00516289"/>
    <w:rsid w:val="00516616"/>
    <w:rsid w:val="0054168C"/>
    <w:rsid w:val="00576C47"/>
    <w:rsid w:val="005847D9"/>
    <w:rsid w:val="00586F24"/>
    <w:rsid w:val="005912D4"/>
    <w:rsid w:val="00593332"/>
    <w:rsid w:val="00594104"/>
    <w:rsid w:val="005A5DC2"/>
    <w:rsid w:val="005C1991"/>
    <w:rsid w:val="005E1089"/>
    <w:rsid w:val="0060219C"/>
    <w:rsid w:val="00614B5C"/>
    <w:rsid w:val="0063159C"/>
    <w:rsid w:val="006452F9"/>
    <w:rsid w:val="006478A3"/>
    <w:rsid w:val="00664D5A"/>
    <w:rsid w:val="006910C1"/>
    <w:rsid w:val="00692D78"/>
    <w:rsid w:val="006A6853"/>
    <w:rsid w:val="006F6C09"/>
    <w:rsid w:val="006F6C53"/>
    <w:rsid w:val="00710125"/>
    <w:rsid w:val="00735E54"/>
    <w:rsid w:val="00745BC8"/>
    <w:rsid w:val="00752F68"/>
    <w:rsid w:val="00783373"/>
    <w:rsid w:val="00785C1F"/>
    <w:rsid w:val="007970DA"/>
    <w:rsid w:val="007A0C14"/>
    <w:rsid w:val="007E42E7"/>
    <w:rsid w:val="007E60B5"/>
    <w:rsid w:val="007E7CED"/>
    <w:rsid w:val="007F4E0F"/>
    <w:rsid w:val="0081634A"/>
    <w:rsid w:val="00817960"/>
    <w:rsid w:val="00823C20"/>
    <w:rsid w:val="0083217B"/>
    <w:rsid w:val="00845E57"/>
    <w:rsid w:val="008705EA"/>
    <w:rsid w:val="00871023"/>
    <w:rsid w:val="008C567D"/>
    <w:rsid w:val="008D2F21"/>
    <w:rsid w:val="00900711"/>
    <w:rsid w:val="00900E62"/>
    <w:rsid w:val="009271BD"/>
    <w:rsid w:val="00931013"/>
    <w:rsid w:val="0094074F"/>
    <w:rsid w:val="009801AE"/>
    <w:rsid w:val="00990A17"/>
    <w:rsid w:val="009A365C"/>
    <w:rsid w:val="009A7D4C"/>
    <w:rsid w:val="009B0FCF"/>
    <w:rsid w:val="009B79FE"/>
    <w:rsid w:val="009C3984"/>
    <w:rsid w:val="009D3835"/>
    <w:rsid w:val="009D4CAA"/>
    <w:rsid w:val="009F2F08"/>
    <w:rsid w:val="009F2FB4"/>
    <w:rsid w:val="00A34117"/>
    <w:rsid w:val="00A35440"/>
    <w:rsid w:val="00A3632E"/>
    <w:rsid w:val="00A4112F"/>
    <w:rsid w:val="00A439EB"/>
    <w:rsid w:val="00A50C30"/>
    <w:rsid w:val="00A542C2"/>
    <w:rsid w:val="00A55B7F"/>
    <w:rsid w:val="00A576DB"/>
    <w:rsid w:val="00A656D8"/>
    <w:rsid w:val="00A86C5B"/>
    <w:rsid w:val="00AB1341"/>
    <w:rsid w:val="00AE344B"/>
    <w:rsid w:val="00B0540C"/>
    <w:rsid w:val="00B10106"/>
    <w:rsid w:val="00B15AE9"/>
    <w:rsid w:val="00B22514"/>
    <w:rsid w:val="00B43228"/>
    <w:rsid w:val="00B46109"/>
    <w:rsid w:val="00B47A65"/>
    <w:rsid w:val="00B5488E"/>
    <w:rsid w:val="00B56372"/>
    <w:rsid w:val="00B62F26"/>
    <w:rsid w:val="00B70E33"/>
    <w:rsid w:val="00B7196E"/>
    <w:rsid w:val="00B71B6D"/>
    <w:rsid w:val="00B74B36"/>
    <w:rsid w:val="00B7644D"/>
    <w:rsid w:val="00B84205"/>
    <w:rsid w:val="00B9026F"/>
    <w:rsid w:val="00BC3A3B"/>
    <w:rsid w:val="00BD3F1D"/>
    <w:rsid w:val="00BE267A"/>
    <w:rsid w:val="00BE7421"/>
    <w:rsid w:val="00BF5C55"/>
    <w:rsid w:val="00C07045"/>
    <w:rsid w:val="00C128B0"/>
    <w:rsid w:val="00C140F9"/>
    <w:rsid w:val="00C238F4"/>
    <w:rsid w:val="00C411B6"/>
    <w:rsid w:val="00C46DD2"/>
    <w:rsid w:val="00CA1426"/>
    <w:rsid w:val="00CA2C28"/>
    <w:rsid w:val="00CA4D8C"/>
    <w:rsid w:val="00CD1A8A"/>
    <w:rsid w:val="00CD3EBD"/>
    <w:rsid w:val="00CE0CB0"/>
    <w:rsid w:val="00D355D8"/>
    <w:rsid w:val="00D36A6E"/>
    <w:rsid w:val="00D443DF"/>
    <w:rsid w:val="00D67DC6"/>
    <w:rsid w:val="00D72CED"/>
    <w:rsid w:val="00D82835"/>
    <w:rsid w:val="00DA5609"/>
    <w:rsid w:val="00DA7D47"/>
    <w:rsid w:val="00DB06B6"/>
    <w:rsid w:val="00DC296A"/>
    <w:rsid w:val="00DE0ECE"/>
    <w:rsid w:val="00DF03D7"/>
    <w:rsid w:val="00DF69BD"/>
    <w:rsid w:val="00E233F1"/>
    <w:rsid w:val="00E30D82"/>
    <w:rsid w:val="00E56B9F"/>
    <w:rsid w:val="00E77073"/>
    <w:rsid w:val="00E81B92"/>
    <w:rsid w:val="00E904D6"/>
    <w:rsid w:val="00E93298"/>
    <w:rsid w:val="00EA303A"/>
    <w:rsid w:val="00EB5907"/>
    <w:rsid w:val="00EC6E39"/>
    <w:rsid w:val="00EE13B9"/>
    <w:rsid w:val="00F038F8"/>
    <w:rsid w:val="00F0720D"/>
    <w:rsid w:val="00F15BC7"/>
    <w:rsid w:val="00F36407"/>
    <w:rsid w:val="00F40896"/>
    <w:rsid w:val="00F51E7F"/>
    <w:rsid w:val="00F530F2"/>
    <w:rsid w:val="00F62FB0"/>
    <w:rsid w:val="00F74E68"/>
    <w:rsid w:val="00F937F5"/>
    <w:rsid w:val="00FA5E0A"/>
    <w:rsid w:val="00FB3243"/>
    <w:rsid w:val="00FC7059"/>
    <w:rsid w:val="00FE37DF"/>
    <w:rsid w:val="00FE612C"/>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073CDE"/>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ind w:left="144"/>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ind w:left="288"/>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0E4A0A-2FDB-8B44-94A0-7FC668FC8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Pages>
  <Words>16718</Words>
  <Characters>90279</Characters>
  <Application>Microsoft Office Word</Application>
  <DocSecurity>0</DocSecurity>
  <Lines>752</Lines>
  <Paragraphs>213</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06784</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7</cp:revision>
  <cp:lastPrinted>2006-04-26T17:53:00Z</cp:lastPrinted>
  <dcterms:created xsi:type="dcterms:W3CDTF">2019-09-04T16:27:00Z</dcterms:created>
  <dcterms:modified xsi:type="dcterms:W3CDTF">2019-09-0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